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9220C3" w14:textId="456AD02E" w:rsidR="005F3C07" w:rsidRPr="00783D8E" w:rsidRDefault="005F3C07" w:rsidP="004A6586">
      <w:pPr>
        <w:jc w:val="center"/>
        <w:rPr>
          <w:rFonts w:ascii="Arial" w:hAnsi="Arial" w:cs="Arial"/>
          <w:lang w:val="en-US"/>
        </w:rPr>
      </w:pPr>
      <w:r w:rsidRPr="00783D8E">
        <w:rPr>
          <w:rFonts w:ascii="Arial" w:eastAsia="Times New Roman" w:hAnsi="Arial" w:cs="Arial"/>
          <w:lang w:val="en-US" w:eastAsia="pt-BR"/>
        </w:rPr>
        <w:t xml:space="preserve">Autophagy signaling in </w:t>
      </w:r>
      <w:r w:rsidRPr="00783D8E">
        <w:rPr>
          <w:rFonts w:ascii="Arial" w:hAnsi="Arial" w:cs="Arial"/>
          <w:noProof/>
          <w:lang w:val="en-US"/>
        </w:rPr>
        <w:t xml:space="preserve">overload-induced skeletal muscle hypertrophy: a comparison between control and </w:t>
      </w:r>
      <w:r w:rsidRPr="00783D8E">
        <w:rPr>
          <w:rFonts w:ascii="Arial" w:eastAsia="Times New Roman" w:hAnsi="Arial" w:cs="Arial"/>
          <w:lang w:val="en-US" w:eastAsia="pt-BR"/>
        </w:rPr>
        <w:t xml:space="preserve">type 1 diabetic rats - </w:t>
      </w:r>
      <w:r w:rsidRPr="00783D8E">
        <w:rPr>
          <w:rFonts w:ascii="Arial" w:hAnsi="Arial" w:cs="Arial"/>
          <w:lang w:val="en-US"/>
        </w:rPr>
        <w:t xml:space="preserve">SUPPLEMENTAL </w:t>
      </w:r>
      <w:r>
        <w:rPr>
          <w:rFonts w:ascii="Arial" w:hAnsi="Arial" w:cs="Arial"/>
          <w:lang w:val="en-US"/>
        </w:rPr>
        <w:t>MATERIAL</w:t>
      </w:r>
      <w:r w:rsidRPr="00783D8E">
        <w:rPr>
          <w:rFonts w:ascii="Arial" w:hAnsi="Arial" w:cs="Arial"/>
          <w:lang w:val="en-US"/>
        </w:rPr>
        <w:t xml:space="preserve"> S</w:t>
      </w:r>
      <w:r>
        <w:rPr>
          <w:rFonts w:ascii="Arial" w:hAnsi="Arial" w:cs="Arial"/>
          <w:lang w:val="en-US"/>
        </w:rPr>
        <w:t>3</w:t>
      </w:r>
      <w:r w:rsidR="004A6586">
        <w:rPr>
          <w:rFonts w:ascii="Arial" w:hAnsi="Arial" w:cs="Arial"/>
          <w:lang w:val="en-US"/>
        </w:rPr>
        <w:t xml:space="preserve"> (presented in Figure 6).</w:t>
      </w:r>
    </w:p>
    <w:p w14:paraId="138F3E74" w14:textId="6A5DDF39" w:rsidR="0023703D" w:rsidRDefault="00D90CB6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sz w:val="20"/>
          <w:szCs w:val="24"/>
          <w:lang w:val="en-US"/>
        </w:rPr>
        <w:t>Figure S3.1</w:t>
      </w:r>
      <w:r w:rsidR="009E6D4C">
        <w:rPr>
          <w:rFonts w:ascii="Arial" w:eastAsia="Times New Roman" w:hAnsi="Arial" w:cs="Arial"/>
          <w:sz w:val="20"/>
          <w:szCs w:val="24"/>
          <w:lang w:val="en-US"/>
        </w:rPr>
        <w:t xml:space="preserve">. </w:t>
      </w:r>
      <w:r w:rsidR="009D794E">
        <w:rPr>
          <w:rFonts w:ascii="Arial" w:eastAsia="Times New Roman" w:hAnsi="Arial" w:cs="Arial"/>
          <w:sz w:val="20"/>
          <w:szCs w:val="24"/>
          <w:lang w:val="en-US"/>
        </w:rPr>
        <w:t>Curve</w:t>
      </w:r>
      <w:r w:rsidR="008515C5">
        <w:rPr>
          <w:rFonts w:ascii="Arial" w:eastAsia="Times New Roman" w:hAnsi="Arial" w:cs="Arial"/>
          <w:sz w:val="20"/>
          <w:szCs w:val="24"/>
          <w:lang w:val="en-US"/>
        </w:rPr>
        <w:t>s</w:t>
      </w:r>
      <w:r w:rsidR="009D794E">
        <w:rPr>
          <w:rFonts w:ascii="Arial" w:eastAsia="Times New Roman" w:hAnsi="Arial" w:cs="Arial"/>
          <w:sz w:val="20"/>
          <w:szCs w:val="24"/>
          <w:lang w:val="en-US"/>
        </w:rPr>
        <w:t xml:space="preserve"> used to determine efficiency of the reaction </w:t>
      </w:r>
      <w:r w:rsidR="006E4ECE">
        <w:rPr>
          <w:rFonts w:ascii="Arial" w:eastAsia="Times New Roman" w:hAnsi="Arial" w:cs="Arial"/>
          <w:sz w:val="20"/>
          <w:szCs w:val="24"/>
          <w:lang w:val="en-US"/>
        </w:rPr>
        <w:t xml:space="preserve">from 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>18S (A), GAPDH (B)</w:t>
      </w:r>
      <w:r w:rsidR="006E4ECE">
        <w:rPr>
          <w:rFonts w:ascii="Arial" w:eastAsia="Times New Roman" w:hAnsi="Arial" w:cs="Arial"/>
          <w:sz w:val="20"/>
          <w:szCs w:val="24"/>
          <w:lang w:val="en-US"/>
        </w:rPr>
        <w:t>, HTPR1 (C) and P62 (D) genes. There was used a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 xml:space="preserve"> sample pool to perform the curves. </w:t>
      </w:r>
      <w:r w:rsidR="006E4ECE">
        <w:rPr>
          <w:rFonts w:ascii="Arial" w:eastAsia="Times New Roman" w:hAnsi="Arial" w:cs="Arial"/>
          <w:sz w:val="20"/>
          <w:szCs w:val="24"/>
          <w:lang w:val="en-US"/>
        </w:rPr>
        <w:t>Th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e reaction 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 xml:space="preserve">showed 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a 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>good efficiency, which is considered when the R of the curve is closer to 1 and the efficiency between 90 and 110%.</w:t>
      </w:r>
    </w:p>
    <w:p w14:paraId="1EBBCE47" w14:textId="71CA5A29" w:rsidR="00782E70" w:rsidRPr="008515C5" w:rsidRDefault="005F3C07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2608" behindDoc="0" locked="0" layoutInCell="1" allowOverlap="1" wp14:anchorId="3C1D7F6A" wp14:editId="52744B1C">
                <wp:simplePos x="0" y="0"/>
                <wp:positionH relativeFrom="margin">
                  <wp:posOffset>2701925</wp:posOffset>
                </wp:positionH>
                <wp:positionV relativeFrom="paragraph">
                  <wp:posOffset>195580</wp:posOffset>
                </wp:positionV>
                <wp:extent cx="190500" cy="272415"/>
                <wp:effectExtent l="0" t="0" r="0" b="0"/>
                <wp:wrapNone/>
                <wp:docPr id="62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3E0A75" w14:textId="22200DF1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C1D7F6A" id="_x0000_t202" coordsize="21600,21600" o:spt="202" path="m,l,21600r21600,l21600,xe">
                <v:stroke joinstyle="miter"/>
                <v:path gradientshapeok="t" o:connecttype="rect"/>
              </v:shapetype>
              <v:shape id="Caixa de Texto 18" o:spid="_x0000_s1026" type="#_x0000_t202" style="position:absolute;left:0;text-align:left;margin-left:212.75pt;margin-top:15.4pt;width:15pt;height:21.45pt;z-index:2516526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" filled="f" stroked="f">
                <v:textbox>
                  <w:txbxContent>
                    <w:p w14:paraId="503E0A75" w14:textId="22200DF1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A5EC9"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2D584D20" wp14:editId="31A7E802">
                <wp:simplePos x="0" y="0"/>
                <wp:positionH relativeFrom="margin">
                  <wp:posOffset>29845</wp:posOffset>
                </wp:positionH>
                <wp:positionV relativeFrom="paragraph">
                  <wp:posOffset>196850</wp:posOffset>
                </wp:positionV>
                <wp:extent cx="190500" cy="272415"/>
                <wp:effectExtent l="0" t="0" r="0" b="0"/>
                <wp:wrapNone/>
                <wp:docPr id="60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8BB029" w14:textId="77777777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 w:rsidRPr="007060E4"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584D20" id="_x0000_s1027" type="#_x0000_t202" style="position:absolute;left:0;text-align:left;margin-left:2.35pt;margin-top:15.5pt;width:15pt;height:21.45pt;z-index:2516505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" filled="f" stroked="f">
                <v:textbox>
                  <w:txbxContent>
                    <w:p w14:paraId="7B8BB029" w14:textId="77777777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 w:rsidRPr="007060E4">
                        <w:rPr>
                          <w:rFonts w:ascii="Arial" w:hAnsi="Arial" w:cs="Arial"/>
                          <w:b/>
                          <w:lang w:val="en-US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653DBA8" w14:textId="26CC405B" w:rsidR="002220D8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5C00677A" wp14:editId="4DCDD4BD">
            <wp:extent cx="2705100" cy="1693237"/>
            <wp:effectExtent l="0" t="0" r="0" b="2540"/>
            <wp:docPr id="97" name="Imagem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d Curve 18s maria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01" t="4772" r="4013" b="5206"/>
                    <a:stretch/>
                  </pic:blipFill>
                  <pic:spPr bwMode="auto">
                    <a:xfrm>
                      <a:off x="0" y="0"/>
                      <a:ext cx="2716967" cy="17006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A5EC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3B2C3E98" wp14:editId="618A2F9B">
            <wp:extent cx="2657475" cy="1688836"/>
            <wp:effectExtent l="0" t="0" r="0" b="6985"/>
            <wp:docPr id="98" name="Imagem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t curve GAPDH maria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08" t="4777" r="4749" b="4989"/>
                    <a:stretch/>
                  </pic:blipFill>
                  <pic:spPr bwMode="auto">
                    <a:xfrm>
                      <a:off x="0" y="0"/>
                      <a:ext cx="2668013" cy="16955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BD12A7" w14:textId="38EF0F0E" w:rsidR="00D62653" w:rsidRDefault="005F3C07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09A15A4E" wp14:editId="01BC0B90">
                <wp:simplePos x="0" y="0"/>
                <wp:positionH relativeFrom="margin">
                  <wp:posOffset>2712720</wp:posOffset>
                </wp:positionH>
                <wp:positionV relativeFrom="paragraph">
                  <wp:posOffset>287655</wp:posOffset>
                </wp:positionV>
                <wp:extent cx="190500" cy="272415"/>
                <wp:effectExtent l="0" t="0" r="0" b="0"/>
                <wp:wrapNone/>
                <wp:docPr id="70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B54601" w14:textId="40535FCD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D</w:t>
                            </w: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5E8E2393" wp14:editId="0DF7B325">
                                  <wp:extent cx="0" cy="0"/>
                                  <wp:effectExtent l="0" t="0" r="0" b="0"/>
                                  <wp:docPr id="71" name="Imagem 7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A15A4E" id="_x0000_s1028" type="#_x0000_t202" style="position:absolute;left:0;text-align:left;margin-left:213.6pt;margin-top:22.65pt;width:15pt;height:21.45pt;z-index:2516567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" filled="f" stroked="f">
                <v:textbox>
                  <w:txbxContent>
                    <w:p w14:paraId="21B54601" w14:textId="40535FCD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D</w:t>
                      </w:r>
                      <w:r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5E8E2393" wp14:editId="0DF7B325">
                            <wp:extent cx="0" cy="0"/>
                            <wp:effectExtent l="0" t="0" r="0" b="0"/>
                            <wp:docPr id="71" name="Imagem 7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A5EC9"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 wp14:anchorId="6636635F" wp14:editId="616965EF">
                <wp:simplePos x="0" y="0"/>
                <wp:positionH relativeFrom="margin">
                  <wp:posOffset>0</wp:posOffset>
                </wp:positionH>
                <wp:positionV relativeFrom="paragraph">
                  <wp:posOffset>234315</wp:posOffset>
                </wp:positionV>
                <wp:extent cx="190500" cy="272415"/>
                <wp:effectExtent l="0" t="0" r="0" b="0"/>
                <wp:wrapNone/>
                <wp:docPr id="63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CCC178" w14:textId="1B98D084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C</w:t>
                            </w: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402D9C98" wp14:editId="5927BEC2">
                                  <wp:extent cx="0" cy="0"/>
                                  <wp:effectExtent l="0" t="0" r="0" b="0"/>
                                  <wp:docPr id="69" name="Imagem 6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36635F" id="_x0000_s1029" type="#_x0000_t202" style="position:absolute;left:0;text-align:left;margin-left:0;margin-top:18.45pt;width:15pt;height:21.45pt;z-index:251654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" filled="f" stroked="f">
                <v:textbox>
                  <w:txbxContent>
                    <w:p w14:paraId="75CCC178" w14:textId="1B98D084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C</w:t>
                      </w:r>
                      <w:r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402D9C98" wp14:editId="5927BEC2">
                            <wp:extent cx="0" cy="0"/>
                            <wp:effectExtent l="0" t="0" r="0" b="0"/>
                            <wp:docPr id="69" name="Imagem 6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A5561F9" w14:textId="1A8E366B" w:rsidR="002220D8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602CEC4B" wp14:editId="72FBD0B9">
            <wp:extent cx="2705100" cy="1729764"/>
            <wp:effectExtent l="0" t="0" r="0" b="3810"/>
            <wp:docPr id="99" name="Imagem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d Curve HTPR1 maria.jp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21" t="4989" r="4690" b="4989"/>
                    <a:stretch/>
                  </pic:blipFill>
                  <pic:spPr bwMode="auto">
                    <a:xfrm>
                      <a:off x="0" y="0"/>
                      <a:ext cx="2717429" cy="17376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A5EC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2D1E8BEC" wp14:editId="1961FCF7">
            <wp:extent cx="2645136" cy="1771476"/>
            <wp:effectExtent l="0" t="0" r="3175" b="635"/>
            <wp:docPr id="100" name="Imagem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d Curve p62 maria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43" r="4284" b="4555"/>
                    <a:stretch/>
                  </pic:blipFill>
                  <pic:spPr bwMode="auto">
                    <a:xfrm>
                      <a:off x="0" y="0"/>
                      <a:ext cx="2648670" cy="17738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6FD20F" w14:textId="77777777" w:rsidR="002220D8" w:rsidRDefault="002220D8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1459325D" w14:textId="3DCAEB44" w:rsidR="006E5DEF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3058242D" w14:textId="52875BC0" w:rsidR="006E5DEF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0F07B37E" w14:textId="77777777" w:rsidR="00782E70" w:rsidRDefault="00782E70" w:rsidP="00924ACB">
      <w:pPr>
        <w:spacing w:line="360" w:lineRule="auto"/>
        <w:jc w:val="right"/>
        <w:rPr>
          <w:rFonts w:ascii="Arial" w:eastAsia="Times New Roman" w:hAnsi="Arial" w:cs="Arial"/>
          <w:sz w:val="20"/>
          <w:szCs w:val="24"/>
          <w:lang w:val="en-US"/>
        </w:rPr>
      </w:pPr>
    </w:p>
    <w:p w14:paraId="357DAE75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319A957F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1265FE8F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6DE36A1F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1A365570" w14:textId="5255AE9B" w:rsidR="00B95DB8" w:rsidRPr="00146FF9" w:rsidRDefault="009E6D4C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sz w:val="20"/>
          <w:szCs w:val="24"/>
          <w:lang w:val="en-US"/>
        </w:rPr>
        <w:lastRenderedPageBreak/>
        <w:t xml:space="preserve">Figure S3.2. </w:t>
      </w:r>
      <w:r w:rsidR="005D7C7A">
        <w:rPr>
          <w:rFonts w:ascii="Arial" w:eastAsia="Times New Roman" w:hAnsi="Arial" w:cs="Arial"/>
          <w:sz w:val="20"/>
          <w:szCs w:val="24"/>
          <w:lang w:val="en-US"/>
        </w:rPr>
        <w:t xml:space="preserve">Graph taken from the </w:t>
      </w:r>
      <w:proofErr w:type="spellStart"/>
      <w:r w:rsidR="005D7C7A">
        <w:rPr>
          <w:rFonts w:ascii="Arial" w:eastAsia="Times New Roman" w:hAnsi="Arial" w:cs="Arial"/>
          <w:sz w:val="20"/>
          <w:szCs w:val="24"/>
          <w:lang w:val="en-US"/>
        </w:rPr>
        <w:t>GeN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orm</w:t>
      </w:r>
      <w:proofErr w:type="spellEnd"/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program used to find the best housekeeping for normalizing the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 target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gene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 (p62)</w:t>
      </w:r>
      <w:r w:rsidR="008515C5">
        <w:rPr>
          <w:rFonts w:ascii="Arial" w:eastAsia="Times New Roman" w:hAnsi="Arial" w:cs="Arial"/>
          <w:sz w:val="20"/>
          <w:szCs w:val="24"/>
          <w:lang w:val="en-US"/>
        </w:rPr>
        <w:t xml:space="preserve"> (E)</w:t>
      </w:r>
      <w:r w:rsidR="00146FF9">
        <w:rPr>
          <w:rFonts w:ascii="Arial" w:eastAsia="Times New Roman" w:hAnsi="Arial" w:cs="Arial"/>
          <w:sz w:val="20"/>
          <w:szCs w:val="24"/>
          <w:lang w:val="en-US"/>
        </w:rPr>
        <w:t xml:space="preserve">. </w:t>
      </w:r>
      <w:proofErr w:type="spellStart"/>
      <w:r w:rsidR="005D7C7A">
        <w:rPr>
          <w:rFonts w:ascii="Arial" w:eastAsia="Times New Roman" w:hAnsi="Arial" w:cs="Arial"/>
          <w:sz w:val="20"/>
          <w:szCs w:val="24"/>
          <w:lang w:val="en-US"/>
        </w:rPr>
        <w:t>GeN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orm</w:t>
      </w:r>
      <w:proofErr w:type="spellEnd"/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program recommended </w:t>
      </w:r>
      <w:r w:rsidR="00146FF9">
        <w:rPr>
          <w:rFonts w:ascii="Arial" w:eastAsia="Times New Roman" w:hAnsi="Arial" w:cs="Arial"/>
          <w:sz w:val="20"/>
          <w:szCs w:val="24"/>
          <w:lang w:val="en-US"/>
        </w:rPr>
        <w:t xml:space="preserve">18S and HTPR1 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genes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 as </w:t>
      </w:r>
      <w:r w:rsidR="00924ACB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best </w:t>
      </w:r>
      <w:r w:rsidRPr="00146FF9">
        <w:rPr>
          <w:rFonts w:ascii="Arial" w:eastAsia="Times New Roman" w:hAnsi="Arial" w:cs="Arial"/>
          <w:sz w:val="20"/>
          <w:szCs w:val="24"/>
          <w:lang w:val="en-US"/>
        </w:rPr>
        <w:t>housekeeping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;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these gene</w:t>
      </w:r>
      <w:r w:rsidR="00644C99">
        <w:rPr>
          <w:rFonts w:ascii="Arial" w:eastAsia="Times New Roman" w:hAnsi="Arial" w:cs="Arial"/>
          <w:sz w:val="20"/>
          <w:szCs w:val="24"/>
          <w:lang w:val="en-US"/>
        </w:rPr>
        <w:t>s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 xml:space="preserve"> showed the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 xml:space="preserve">average 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stabilit</w:t>
      </w:r>
      <w:r w:rsidR="00146FF9">
        <w:rPr>
          <w:rFonts w:ascii="Arial" w:eastAsia="Times New Roman" w:hAnsi="Arial" w:cs="Arial"/>
          <w:sz w:val="20"/>
          <w:szCs w:val="24"/>
          <w:lang w:val="en-US"/>
        </w:rPr>
        <w:t>y expression below 1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.</w:t>
      </w:r>
      <w:r w:rsidR="005D7C7A" w:rsidRPr="00146FF9">
        <w:rPr>
          <w:rFonts w:ascii="Arial" w:eastAsia="Times New Roman" w:hAnsi="Arial" w:cs="Arial"/>
          <w:sz w:val="20"/>
          <w:szCs w:val="24"/>
          <w:lang w:val="en-US"/>
        </w:rPr>
        <w:t>5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, as indicated by literature</w:t>
      </w:r>
      <w:r w:rsidR="008515C5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fldChar w:fldCharType="begin" w:fldLock="1"/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instrText>ADDIN CSL_CITATION {"citationItems":[{"id":"ITEM-1","itemData":{"DOI":"10.1186/gb-2002-3-7-research0034","author":[{"dropping-particle":"","family":"Vandesompele","given":"Jo","non-dropping-particle":"","parse-names":false,"suffix":""},{"dropping-particle":"De","family":"Preter","given":"Katleen","non-dropping-particle":"","parse-names":false,"suffix":""},{"dropping-particle":"","family":"Poppe","given":"Bruce","non-dropping-particle":"","parse-names":false,"suffix":""},{"dropping-particle":"Van","family":"Roy","given":"Nadine","non-dropping-particle":"","parse-names":false,"suffix":""},{"dropping-particle":"De","family":"Paepe","given":"Anne","non-dropping-particle":"","parse-names":false,"suffix":""}],"container-title":"Genome Biology","id":"ITEM-1","issued":{"date-parts":[["2002"]]},"page":"1-12","title":"Accurate normalization of real-time quantitative RT -PCR data by geometric averaging of multiple internal control genes","type":"article-journal","volume":"3"},"uris":["http://www.mendeley.com/documents/?uuid=dbd23f65-0470-4d53-a1f1-cd51c0429cf7"]}],"mendeley":{"formattedCitation":"(1)","plainTextFormattedCitation":"(1)"},"properties":{"noteIndex":0},"schema":"https://github.com/citation-style-language/schema/raw/master/csl-citation.json"}</w:instrText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fldChar w:fldCharType="separate"/>
      </w:r>
      <w:r w:rsidR="00245745" w:rsidRPr="00245745">
        <w:rPr>
          <w:rFonts w:ascii="Arial" w:eastAsia="Times New Roman" w:hAnsi="Arial" w:cs="Arial"/>
          <w:noProof/>
          <w:sz w:val="20"/>
          <w:szCs w:val="24"/>
          <w:lang w:val="en-US"/>
        </w:rPr>
        <w:t>(1)</w:t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fldChar w:fldCharType="end"/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t>.</w:t>
      </w:r>
    </w:p>
    <w:p w14:paraId="53B720DB" w14:textId="4F8711AE" w:rsidR="007820BE" w:rsidRDefault="005F3C07" w:rsidP="004F60B6">
      <w:pPr>
        <w:spacing w:line="360" w:lineRule="auto"/>
        <w:rPr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90496" behindDoc="0" locked="0" layoutInCell="1" allowOverlap="1" wp14:anchorId="4645F95E" wp14:editId="057C72DA">
                <wp:simplePos x="0" y="0"/>
                <wp:positionH relativeFrom="margin">
                  <wp:posOffset>-635</wp:posOffset>
                </wp:positionH>
                <wp:positionV relativeFrom="paragraph">
                  <wp:posOffset>1905</wp:posOffset>
                </wp:positionV>
                <wp:extent cx="190500" cy="272415"/>
                <wp:effectExtent l="0" t="0" r="0" b="0"/>
                <wp:wrapNone/>
                <wp:docPr id="45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AA4989" w14:textId="47E02F96" w:rsidR="005F3C07" w:rsidRPr="007060E4" w:rsidRDefault="005F3C07" w:rsidP="005F3C07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E</w:t>
                            </w: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4FD3EFD3" wp14:editId="10A45097">
                                  <wp:extent cx="0" cy="0"/>
                                  <wp:effectExtent l="0" t="0" r="0" b="0"/>
                                  <wp:docPr id="46" name="Imagem 4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45F95E" id="_x0000_s1030" type="#_x0000_t202" style="position:absolute;margin-left:-.05pt;margin-top:.15pt;width:15pt;height:21.45pt;z-index:2516904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" filled="f" stroked="f">
                <v:textbox>
                  <w:txbxContent>
                    <w:p w14:paraId="70AA4989" w14:textId="47E02F96" w:rsidR="005F3C07" w:rsidRPr="007060E4" w:rsidRDefault="005F3C07" w:rsidP="005F3C07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E</w:t>
                      </w:r>
                      <w:r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4FD3EFD3" wp14:editId="10A45097">
                            <wp:extent cx="0" cy="0"/>
                            <wp:effectExtent l="0" t="0" r="0" b="0"/>
                            <wp:docPr id="46" name="Imagem 4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146FF9">
        <w:rPr>
          <w:noProof/>
          <w:lang w:eastAsia="pt-BR"/>
        </w:rPr>
        <w:drawing>
          <wp:inline distT="0" distB="0" distL="0" distR="0" wp14:anchorId="4DC70C5A" wp14:editId="674D59B5">
            <wp:extent cx="5593572" cy="3457575"/>
            <wp:effectExtent l="0" t="0" r="7620" b="0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26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3572" cy="3457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449AD" w14:textId="3CD3EF14" w:rsidR="007820BE" w:rsidRDefault="007820BE" w:rsidP="004F60B6">
      <w:pPr>
        <w:spacing w:line="360" w:lineRule="auto"/>
        <w:rPr>
          <w:lang w:val="en-US"/>
        </w:rPr>
      </w:pPr>
    </w:p>
    <w:p w14:paraId="0F3B3CB4" w14:textId="77777777" w:rsidR="007820BE" w:rsidRDefault="007820BE" w:rsidP="004F60B6">
      <w:pPr>
        <w:spacing w:line="360" w:lineRule="auto"/>
        <w:rPr>
          <w:lang w:val="en-US"/>
        </w:rPr>
      </w:pPr>
    </w:p>
    <w:p w14:paraId="327D0779" w14:textId="77777777" w:rsidR="00782E70" w:rsidRDefault="00782E70" w:rsidP="004F60B6">
      <w:pPr>
        <w:spacing w:line="360" w:lineRule="auto"/>
        <w:rPr>
          <w:lang w:val="en-US"/>
        </w:rPr>
      </w:pPr>
    </w:p>
    <w:p w14:paraId="019468E7" w14:textId="77777777" w:rsidR="00782E70" w:rsidRDefault="00782E70" w:rsidP="004F60B6">
      <w:pPr>
        <w:spacing w:line="360" w:lineRule="auto"/>
        <w:rPr>
          <w:lang w:val="en-US"/>
        </w:rPr>
      </w:pPr>
    </w:p>
    <w:p w14:paraId="35892562" w14:textId="77777777" w:rsidR="00782E70" w:rsidRDefault="00782E70" w:rsidP="004F60B6">
      <w:pPr>
        <w:spacing w:line="360" w:lineRule="auto"/>
        <w:rPr>
          <w:lang w:val="en-US"/>
        </w:rPr>
      </w:pPr>
    </w:p>
    <w:p w14:paraId="696BF4AC" w14:textId="6C1BD8AD" w:rsidR="00782E70" w:rsidRDefault="00782E70" w:rsidP="004F60B6">
      <w:pPr>
        <w:spacing w:line="360" w:lineRule="auto"/>
        <w:rPr>
          <w:lang w:val="en-US"/>
        </w:rPr>
      </w:pPr>
    </w:p>
    <w:p w14:paraId="154528C7" w14:textId="193A0EAC" w:rsidR="005F3C07" w:rsidRDefault="005F3C07" w:rsidP="004F60B6">
      <w:pPr>
        <w:spacing w:line="360" w:lineRule="auto"/>
        <w:rPr>
          <w:lang w:val="en-US"/>
        </w:rPr>
      </w:pPr>
    </w:p>
    <w:p w14:paraId="63518EAF" w14:textId="2987B4F3" w:rsidR="005F3C07" w:rsidRDefault="005F3C07" w:rsidP="004F60B6">
      <w:pPr>
        <w:spacing w:line="360" w:lineRule="auto"/>
        <w:rPr>
          <w:lang w:val="en-US"/>
        </w:rPr>
      </w:pPr>
    </w:p>
    <w:p w14:paraId="56358A38" w14:textId="5F046C2B" w:rsidR="00C045EB" w:rsidRDefault="00C045EB" w:rsidP="004F60B6">
      <w:pPr>
        <w:spacing w:line="360" w:lineRule="auto"/>
        <w:rPr>
          <w:lang w:val="en-US"/>
        </w:rPr>
      </w:pPr>
    </w:p>
    <w:p w14:paraId="47B6A80E" w14:textId="77777777" w:rsidR="00C045EB" w:rsidRDefault="00C045EB" w:rsidP="004F60B6">
      <w:pPr>
        <w:spacing w:line="360" w:lineRule="auto"/>
        <w:rPr>
          <w:lang w:val="en-US"/>
        </w:rPr>
      </w:pPr>
    </w:p>
    <w:p w14:paraId="6D964824" w14:textId="77777777" w:rsidR="00782E70" w:rsidRDefault="00782E70" w:rsidP="004F60B6">
      <w:pPr>
        <w:spacing w:line="360" w:lineRule="auto"/>
        <w:rPr>
          <w:lang w:val="en-US"/>
        </w:rPr>
      </w:pPr>
    </w:p>
    <w:p w14:paraId="7649F340" w14:textId="7B66F6E0" w:rsidR="00B431C8" w:rsidRPr="00416FE7" w:rsidRDefault="005F3C07" w:rsidP="00416FE7">
      <w:pPr>
        <w:spacing w:line="360" w:lineRule="auto"/>
        <w:jc w:val="both"/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w:lastRenderedPageBreak/>
        <mc:AlternateContent>
          <mc:Choice Requires="wps">
            <w:drawing>
              <wp:anchor distT="0" distB="0" distL="114300" distR="114300" simplePos="0" relativeHeight="251633152" behindDoc="0" locked="0" layoutInCell="1" allowOverlap="1" wp14:anchorId="76CAE4C9" wp14:editId="267D77FE">
                <wp:simplePos x="0" y="0"/>
                <wp:positionH relativeFrom="margin">
                  <wp:posOffset>132080</wp:posOffset>
                </wp:positionH>
                <wp:positionV relativeFrom="paragraph">
                  <wp:posOffset>1140460</wp:posOffset>
                </wp:positionV>
                <wp:extent cx="190500" cy="272415"/>
                <wp:effectExtent l="0" t="0" r="0" b="0"/>
                <wp:wrapNone/>
                <wp:docPr id="75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E76549" w14:textId="7A861934" w:rsidR="00BD0402" w:rsidRPr="007060E4" w:rsidRDefault="008515C5" w:rsidP="00E273F4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F</w:t>
                            </w:r>
                            <w:r w:rsidR="00BD0402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1BEE1CA6" wp14:editId="18CDCD92">
                                  <wp:extent cx="0" cy="0"/>
                                  <wp:effectExtent l="0" t="0" r="0" b="0"/>
                                  <wp:docPr id="76" name="Imagem 7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CAE4C9" id="_x0000_s1031" type="#_x0000_t202" style="position:absolute;left:0;text-align:left;margin-left:10.4pt;margin-top:89.8pt;width:15pt;height:21.45pt;z-index:2516331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" filled="f" stroked="f">
                <v:textbox>
                  <w:txbxContent>
                    <w:p w14:paraId="7FE76549" w14:textId="7A861934" w:rsidR="00BD0402" w:rsidRPr="007060E4" w:rsidRDefault="008515C5" w:rsidP="00E273F4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F</w:t>
                      </w:r>
                      <w:r w:rsidR="00BD0402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1BEE1CA6" wp14:editId="18CDCD92">
                            <wp:extent cx="0" cy="0"/>
                            <wp:effectExtent l="0" t="0" r="0" b="0"/>
                            <wp:docPr id="76" name="Imagem 7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4944F577" wp14:editId="38AF43EB">
                <wp:simplePos x="0" y="0"/>
                <wp:positionH relativeFrom="margin">
                  <wp:posOffset>2779395</wp:posOffset>
                </wp:positionH>
                <wp:positionV relativeFrom="paragraph">
                  <wp:posOffset>1147445</wp:posOffset>
                </wp:positionV>
                <wp:extent cx="190500" cy="272415"/>
                <wp:effectExtent l="0" t="0" r="0" b="0"/>
                <wp:wrapNone/>
                <wp:docPr id="77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F9ACBE" w14:textId="61315977" w:rsidR="00BD0402" w:rsidRPr="007060E4" w:rsidRDefault="008515C5" w:rsidP="00E273F4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G</w:t>
                            </w:r>
                            <w:r w:rsidR="00BD0402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460C64A6" wp14:editId="647E042D">
                                  <wp:extent cx="0" cy="0"/>
                                  <wp:effectExtent l="0" t="0" r="0" b="0"/>
                                  <wp:docPr id="78" name="Imagem 7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44F577" id="_x0000_s1032" type="#_x0000_t202" style="position:absolute;left:0;text-align:left;margin-left:218.85pt;margin-top:90.35pt;width:15pt;height:21.45pt;z-index:2516608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" filled="f" stroked="f">
                <v:textbox>
                  <w:txbxContent>
                    <w:p w14:paraId="71F9ACBE" w14:textId="61315977" w:rsidR="00BD0402" w:rsidRPr="007060E4" w:rsidRDefault="008515C5" w:rsidP="00E273F4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G</w:t>
                      </w:r>
                      <w:r w:rsidR="00BD0402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460C64A6" wp14:editId="647E042D">
                            <wp:extent cx="0" cy="0"/>
                            <wp:effectExtent l="0" t="0" r="0" b="0"/>
                            <wp:docPr id="78" name="Imagem 7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9E6D4C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Figure S3.3 </w:t>
      </w:r>
      <w:proofErr w:type="gramStart"/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Melting</w:t>
      </w:r>
      <w:proofErr w:type="gramEnd"/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and </w:t>
      </w:r>
      <w:r w:rsidR="0023703D" w:rsidRPr="00416FE7">
        <w:rPr>
          <w:rFonts w:ascii="Arial" w:eastAsia="Times New Roman" w:hAnsi="Arial" w:cs="Arial"/>
          <w:sz w:val="20"/>
          <w:szCs w:val="20"/>
          <w:lang w:val="en-US"/>
        </w:rPr>
        <w:t>Amplification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B431C8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plot</w:t>
      </w:r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used to </w:t>
      </w:r>
      <w:proofErr w:type="spellStart"/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analyse</w:t>
      </w:r>
      <w:proofErr w:type="spellEnd"/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D52D5A" w:rsidRPr="00416FE7">
        <w:rPr>
          <w:rFonts w:ascii="Arial" w:eastAsia="Times New Roman" w:hAnsi="Arial" w:cs="Arial"/>
          <w:sz w:val="20"/>
          <w:szCs w:val="20"/>
          <w:lang w:val="en-US"/>
        </w:rPr>
        <w:t xml:space="preserve">of housekeeping genes (18S and HTPR1) and target gene (p62). The </w:t>
      </w:r>
      <w:r w:rsidR="005D7C7A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18S (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F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and 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G</w:t>
      </w:r>
      <w:r w:rsidR="005D7C7A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), HTPR1 </w:t>
      </w:r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(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H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and 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I</w:t>
      </w:r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) and P62 (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J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and 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K</w:t>
      </w:r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)</w:t>
      </w:r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gene expression</w:t>
      </w:r>
      <w:r w:rsidR="00B431C8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D52D5A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were determined </w:t>
      </w:r>
      <w:r w:rsidR="00B431C8" w:rsidRPr="00416FE7">
        <w:rPr>
          <w:rFonts w:ascii="Arial" w:eastAsia="Times New Roman" w:hAnsi="Arial" w:cs="Arial"/>
          <w:sz w:val="20"/>
          <w:szCs w:val="20"/>
          <w:lang w:val="en-US"/>
        </w:rPr>
        <w:t>in contralateral and hypertrophied extensor digitalis longus and soleus (EDL) muscles of control and diabetic rats</w:t>
      </w:r>
      <w:r>
        <w:rPr>
          <w:rFonts w:ascii="Arial" w:eastAsia="Times New Roman" w:hAnsi="Arial" w:cs="Arial"/>
          <w:sz w:val="20"/>
          <w:szCs w:val="20"/>
          <w:lang w:val="en-US"/>
        </w:rPr>
        <w:t xml:space="preserve">. </w:t>
      </w:r>
      <w:r w:rsidR="00D26B04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Blank </w:t>
      </w:r>
      <w:r w:rsidR="002A5EC9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(</w:t>
      </w:r>
      <w:r w:rsidR="00D26B04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reaction with reagent </w:t>
      </w:r>
      <w:r w:rsidR="002A5EC9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without </w:t>
      </w:r>
      <w:r w:rsidR="00D26B04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sample</w:t>
      </w:r>
      <w:r w:rsidR="002A5EC9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) and sample (reaction with reagent and sample). </w:t>
      </w:r>
    </w:p>
    <w:p w14:paraId="23A62EF5" w14:textId="5085E35D" w:rsidR="0023703D" w:rsidRDefault="00FE14AD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1280" behindDoc="0" locked="0" layoutInCell="1" allowOverlap="1" wp14:anchorId="17A90569" wp14:editId="5D150C20">
                <wp:simplePos x="0" y="0"/>
                <wp:positionH relativeFrom="column">
                  <wp:posOffset>529590</wp:posOffset>
                </wp:positionH>
                <wp:positionV relativeFrom="paragraph">
                  <wp:posOffset>1695450</wp:posOffset>
                </wp:positionV>
                <wp:extent cx="590550" cy="189865"/>
                <wp:effectExtent l="0" t="0" r="0" b="635"/>
                <wp:wrapNone/>
                <wp:docPr id="109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0550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B068AB" w14:textId="10399508" w:rsidR="007554B8" w:rsidRPr="00FE14AD" w:rsidRDefault="007554B8" w:rsidP="007554B8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S</w:t>
                            </w:r>
                            <w:r w:rsidR="000547DC"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amp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A90569" id="Caixa de Texto 2" o:spid="_x0000_s1033" type="#_x0000_t202" style="position:absolute;margin-left:41.7pt;margin-top:133.5pt;width:46.5pt;height:14.95pt;z-index:251681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" filled="f" stroked="f">
                <v:textbox>
                  <w:txbxContent>
                    <w:p w14:paraId="02B068AB" w14:textId="10399508" w:rsidR="007554B8" w:rsidRPr="00FE14AD" w:rsidRDefault="007554B8" w:rsidP="007554B8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S</w:t>
                      </w:r>
                      <w:r w:rsidR="000547DC"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ample</w:t>
                      </w:r>
                    </w:p>
                  </w:txbxContent>
                </v:textbox>
              </v:shape>
            </w:pict>
          </mc:Fallback>
        </mc:AlternateContent>
      </w:r>
      <w:r w:rsidR="002A5EC9"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79232" behindDoc="0" locked="0" layoutInCell="1" allowOverlap="1" wp14:anchorId="26D99569" wp14:editId="769213F8">
                <wp:simplePos x="0" y="0"/>
                <wp:positionH relativeFrom="column">
                  <wp:posOffset>1224915</wp:posOffset>
                </wp:positionH>
                <wp:positionV relativeFrom="paragraph">
                  <wp:posOffset>1695450</wp:posOffset>
                </wp:positionV>
                <wp:extent cx="552450" cy="199390"/>
                <wp:effectExtent l="0" t="0" r="0" b="0"/>
                <wp:wrapNone/>
                <wp:docPr id="30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" cy="1993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0DB65B" w14:textId="20B6AE6A" w:rsidR="0023703D" w:rsidRPr="00FE14AD" w:rsidRDefault="00D26B04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B</w:t>
                            </w:r>
                            <w:r w:rsidR="002A5EC9"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lank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D99569" id="_x0000_s1034" type="#_x0000_t202" style="position:absolute;margin-left:96.45pt;margin-top:133.5pt;width:43.5pt;height:15.7pt;z-index:251679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" filled="f" stroked="f">
                <v:textbox>
                  <w:txbxContent>
                    <w:p w14:paraId="500DB65B" w14:textId="20B6AE6A" w:rsidR="0023703D" w:rsidRPr="00FE14AD" w:rsidRDefault="00D26B04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B</w:t>
                      </w:r>
                      <w:r w:rsidR="002A5EC9"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lank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416FE7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77184" behindDoc="0" locked="0" layoutInCell="1" allowOverlap="1" wp14:anchorId="417E318E" wp14:editId="32E131B1">
                <wp:simplePos x="0" y="0"/>
                <wp:positionH relativeFrom="column">
                  <wp:posOffset>1043305</wp:posOffset>
                </wp:positionH>
                <wp:positionV relativeFrom="paragraph">
                  <wp:posOffset>1790065</wp:posOffset>
                </wp:positionV>
                <wp:extent cx="277495" cy="0"/>
                <wp:effectExtent l="0" t="19050" r="8255" b="19050"/>
                <wp:wrapNone/>
                <wp:docPr id="108" name="Conector reto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5211570" id="Conector reto 108" o:spid="_x0000_s1026" style="position:absolute;z-index:2516771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2.15pt,140.95pt" to="104pt,14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" strokecolor="#a5a5a5 [2092]" strokeweight="2.25pt">
                <v:stroke joinstyle="miter"/>
              </v:line>
            </w:pict>
          </mc:Fallback>
        </mc:AlternateContent>
      </w:r>
      <w:r w:rsidR="00416FE7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75136" behindDoc="0" locked="0" layoutInCell="1" allowOverlap="1" wp14:anchorId="4876709B" wp14:editId="26BEB601">
                <wp:simplePos x="0" y="0"/>
                <wp:positionH relativeFrom="column">
                  <wp:posOffset>320675</wp:posOffset>
                </wp:positionH>
                <wp:positionV relativeFrom="paragraph">
                  <wp:posOffset>1793240</wp:posOffset>
                </wp:positionV>
                <wp:extent cx="277495" cy="0"/>
                <wp:effectExtent l="0" t="19050" r="8255" b="19050"/>
                <wp:wrapNone/>
                <wp:docPr id="107" name="Conector reto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FDDD8AE" id="Conector reto 107" o:spid="_x0000_s1026" style="position:absolute;z-index:2516751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.25pt,141.2pt" to="47.1pt,141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" strokecolor="#4472c4 [3204]" strokeweight="2.25pt">
                <v:stroke joinstyle="miter"/>
              </v:line>
            </w:pict>
          </mc:Fallback>
        </mc:AlternateContent>
      </w:r>
      <w:r w:rsidR="00AA023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2D5DAD1D" wp14:editId="5BD26AC0">
            <wp:extent cx="2779776" cy="1737360"/>
            <wp:effectExtent l="0" t="0" r="1905" b="0"/>
            <wp:docPr id="81" name="Imagem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t Curve Plot 18S maria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1613" cy="1738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2E70">
        <w:rPr>
          <w:rFonts w:ascii="Arial" w:hAnsi="Arial" w:cs="Arial"/>
          <w:bCs/>
          <w:noProof/>
          <w:color w:val="202122"/>
          <w:sz w:val="20"/>
          <w:szCs w:val="20"/>
          <w:shd w:val="clear" w:color="auto" w:fill="FFFFFF"/>
          <w:lang w:eastAsia="pt-BR"/>
        </w:rPr>
        <w:drawing>
          <wp:inline distT="0" distB="0" distL="0" distR="0" wp14:anchorId="724DE009" wp14:editId="3256244A">
            <wp:extent cx="2560320" cy="1622381"/>
            <wp:effectExtent l="0" t="0" r="0" b="0"/>
            <wp:docPr id="84" name="Imagem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mplification 18S maria.jpg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56" t="4805" r="4416" b="4731"/>
                    <a:stretch/>
                  </pic:blipFill>
                  <pic:spPr bwMode="auto">
                    <a:xfrm>
                      <a:off x="0" y="0"/>
                      <a:ext cx="2564995" cy="16253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1B97C3" w14:textId="3B0F3BD2" w:rsidR="0023703D" w:rsidRDefault="005F3C07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7229D02A" wp14:editId="1BB76C67">
                <wp:simplePos x="0" y="0"/>
                <wp:positionH relativeFrom="margin">
                  <wp:posOffset>2780665</wp:posOffset>
                </wp:positionH>
                <wp:positionV relativeFrom="paragraph">
                  <wp:posOffset>302895</wp:posOffset>
                </wp:positionV>
                <wp:extent cx="190500" cy="272415"/>
                <wp:effectExtent l="0" t="0" r="0" b="0"/>
                <wp:wrapNone/>
                <wp:docPr id="101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204EDF" w14:textId="3DB95C99" w:rsidR="0023703D" w:rsidRPr="007060E4" w:rsidRDefault="008515C5" w:rsidP="0023703D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I</w:t>
                            </w:r>
                            <w:r w:rsidR="0023703D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183391FD" wp14:editId="0D7466CA">
                                  <wp:extent cx="0" cy="0"/>
                                  <wp:effectExtent l="0" t="0" r="0" b="0"/>
                                  <wp:docPr id="127" name="Imagem 12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29D02A" id="_x0000_s1035" type="#_x0000_t202" style="position:absolute;margin-left:218.95pt;margin-top:23.85pt;width:15pt;height:21.45pt;z-index:2516648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" filled="f" stroked="f">
                <v:textbox>
                  <w:txbxContent>
                    <w:p w14:paraId="20204EDF" w14:textId="3DB95C99" w:rsidR="0023703D" w:rsidRPr="007060E4" w:rsidRDefault="008515C5" w:rsidP="0023703D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I</w:t>
                      </w:r>
                      <w:r w:rsidR="0023703D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183391FD" wp14:editId="0D7466CA">
                            <wp:extent cx="0" cy="0"/>
                            <wp:effectExtent l="0" t="0" r="0" b="0"/>
                            <wp:docPr id="127" name="Imagem 12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I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703D"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2DA45A77" wp14:editId="2C262A0F">
                <wp:simplePos x="0" y="0"/>
                <wp:positionH relativeFrom="margin">
                  <wp:posOffset>129540</wp:posOffset>
                </wp:positionH>
                <wp:positionV relativeFrom="paragraph">
                  <wp:posOffset>277495</wp:posOffset>
                </wp:positionV>
                <wp:extent cx="190500" cy="272415"/>
                <wp:effectExtent l="0" t="0" r="0" b="0"/>
                <wp:wrapNone/>
                <wp:docPr id="79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CA2A33" w14:textId="2C436E71" w:rsidR="00BD0402" w:rsidRPr="007060E4" w:rsidRDefault="008515C5" w:rsidP="00E273F4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H</w:t>
                            </w:r>
                            <w:r w:rsidR="00BD0402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6C36CE49" wp14:editId="0D94C2FB">
                                  <wp:extent cx="0" cy="0"/>
                                  <wp:effectExtent l="0" t="0" r="0" b="0"/>
                                  <wp:docPr id="118" name="Imagem 11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A45A77" id="_x0000_s1036" type="#_x0000_t202" style="position:absolute;margin-left:10.2pt;margin-top:21.85pt;width:15pt;height:21.45pt;z-index:2516628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" filled="f" stroked="f">
                <v:textbox>
                  <w:txbxContent>
                    <w:p w14:paraId="78CA2A33" w14:textId="2C436E71" w:rsidR="00BD0402" w:rsidRPr="007060E4" w:rsidRDefault="008515C5" w:rsidP="00E273F4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H</w:t>
                      </w:r>
                      <w:r w:rsidR="00BD0402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6C36CE49" wp14:editId="0D94C2FB">
                            <wp:extent cx="0" cy="0"/>
                            <wp:effectExtent l="0" t="0" r="0" b="0"/>
                            <wp:docPr id="118" name="Imagem 11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1CFE0AD" w14:textId="62178326" w:rsidR="00AA0239" w:rsidRDefault="00FE14AD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7424" behindDoc="0" locked="0" layoutInCell="1" allowOverlap="1" wp14:anchorId="582A52C0" wp14:editId="79DA0C71">
                <wp:simplePos x="0" y="0"/>
                <wp:positionH relativeFrom="column">
                  <wp:posOffset>558165</wp:posOffset>
                </wp:positionH>
                <wp:positionV relativeFrom="paragraph">
                  <wp:posOffset>1726565</wp:posOffset>
                </wp:positionV>
                <wp:extent cx="590550" cy="189865"/>
                <wp:effectExtent l="0" t="0" r="0" b="635"/>
                <wp:wrapNone/>
                <wp:docPr id="33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0550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0A8433" w14:textId="77777777" w:rsidR="002A5EC9" w:rsidRPr="00FE14AD" w:rsidRDefault="002A5EC9" w:rsidP="002A5EC9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Samp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2A52C0" id="_x0000_s1037" type="#_x0000_t202" style="position:absolute;margin-left:43.95pt;margin-top:135.95pt;width:46.5pt;height:14.95pt;z-index:251687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" filled="f" stroked="f">
                <v:textbox>
                  <w:txbxContent>
                    <w:p w14:paraId="670A8433" w14:textId="77777777" w:rsidR="002A5EC9" w:rsidRPr="00FE14AD" w:rsidRDefault="002A5EC9" w:rsidP="002A5EC9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Sample</w:t>
                      </w:r>
                    </w:p>
                  </w:txbxContent>
                </v:textbox>
              </v:shape>
            </w:pict>
          </mc:Fallback>
        </mc:AlternateContent>
      </w:r>
      <w:r w:rsidR="002A5EC9"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9472" behindDoc="0" locked="0" layoutInCell="1" allowOverlap="1" wp14:anchorId="1A613CE2" wp14:editId="4C78F170">
                <wp:simplePos x="0" y="0"/>
                <wp:positionH relativeFrom="column">
                  <wp:posOffset>1253490</wp:posOffset>
                </wp:positionH>
                <wp:positionV relativeFrom="paragraph">
                  <wp:posOffset>1736090</wp:posOffset>
                </wp:positionV>
                <wp:extent cx="552450" cy="199390"/>
                <wp:effectExtent l="0" t="0" r="0" b="0"/>
                <wp:wrapNone/>
                <wp:docPr id="3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" cy="1993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83B9F8" w14:textId="77777777" w:rsidR="002A5EC9" w:rsidRPr="00FE14AD" w:rsidRDefault="002A5EC9" w:rsidP="002A5EC9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Blank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613CE2" id="_x0000_s1038" type="#_x0000_t202" style="position:absolute;margin-left:98.7pt;margin-top:136.7pt;width:43.5pt;height:15.7pt;z-index:251689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" filled="f" stroked="f">
                <v:textbox>
                  <w:txbxContent>
                    <w:p w14:paraId="7983B9F8" w14:textId="77777777" w:rsidR="002A5EC9" w:rsidRPr="00FE14AD" w:rsidRDefault="002A5EC9" w:rsidP="002A5EC9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Blank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5376" behindDoc="0" locked="0" layoutInCell="1" allowOverlap="1" wp14:anchorId="38EC6CBB" wp14:editId="11FB8996">
                <wp:simplePos x="0" y="0"/>
                <wp:positionH relativeFrom="column">
                  <wp:posOffset>1071880</wp:posOffset>
                </wp:positionH>
                <wp:positionV relativeFrom="paragraph">
                  <wp:posOffset>1821180</wp:posOffset>
                </wp:positionV>
                <wp:extent cx="277495" cy="0"/>
                <wp:effectExtent l="0" t="19050" r="8255" b="19050"/>
                <wp:wrapNone/>
                <wp:docPr id="28" name="Conector reto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4276690" id="Conector reto 28" o:spid="_x0000_s1026" style="position:absolute;z-index:251685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4.4pt,143.4pt" to="106.25pt,14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" strokecolor="#a5a5a5 [2092]" strokeweight="2.25pt">
                <v:stroke joinstyle="miter"/>
              </v:lin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3328" behindDoc="0" locked="0" layoutInCell="1" allowOverlap="1" wp14:anchorId="7B7355D9" wp14:editId="18CFC568">
                <wp:simplePos x="0" y="0"/>
                <wp:positionH relativeFrom="column">
                  <wp:posOffset>349250</wp:posOffset>
                </wp:positionH>
                <wp:positionV relativeFrom="paragraph">
                  <wp:posOffset>1824355</wp:posOffset>
                </wp:positionV>
                <wp:extent cx="277495" cy="0"/>
                <wp:effectExtent l="0" t="19050" r="8255" b="19050"/>
                <wp:wrapNone/>
                <wp:docPr id="19" name="Conector reto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EC3B109" id="Conector reto 19" o:spid="_x0000_s1026" style="position:absolute;z-index:251683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5pt,143.65pt" to="49.35pt,143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" strokecolor="#4472c4 [3204]" strokeweight="2.25pt">
                <v:stroke joinstyle="miter"/>
              </v:line>
            </w:pict>
          </mc:Fallback>
        </mc:AlternateContent>
      </w:r>
      <w:r w:rsidR="00AA023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7B5E66F4" wp14:editId="040C3557">
            <wp:extent cx="2779776" cy="1737360"/>
            <wp:effectExtent l="0" t="0" r="1905" b="0"/>
            <wp:docPr id="82" name="Imagem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t Curve Plot HTPR1 maria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0641" cy="173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2E70">
        <w:rPr>
          <w:rFonts w:ascii="Arial" w:hAnsi="Arial" w:cs="Arial"/>
          <w:bCs/>
          <w:noProof/>
          <w:color w:val="202122"/>
          <w:sz w:val="20"/>
          <w:szCs w:val="20"/>
          <w:shd w:val="clear" w:color="auto" w:fill="FFFFFF"/>
          <w:lang w:eastAsia="pt-BR"/>
        </w:rPr>
        <w:drawing>
          <wp:inline distT="0" distB="0" distL="0" distR="0" wp14:anchorId="0DB43916" wp14:editId="54F09226">
            <wp:extent cx="2560320" cy="1614114"/>
            <wp:effectExtent l="0" t="0" r="0" b="5715"/>
            <wp:docPr id="85" name="Imagem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mplification Plot HTPR1 maria.jp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56" t="4806" r="4240" b="5013"/>
                    <a:stretch/>
                  </pic:blipFill>
                  <pic:spPr bwMode="auto">
                    <a:xfrm>
                      <a:off x="0" y="0"/>
                      <a:ext cx="2572082" cy="16215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699A76" w14:textId="6504018F" w:rsidR="007554B8" w:rsidRDefault="005F3C07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72FD9F2C" wp14:editId="5161CD8F">
                <wp:simplePos x="0" y="0"/>
                <wp:positionH relativeFrom="margin">
                  <wp:posOffset>130810</wp:posOffset>
                </wp:positionH>
                <wp:positionV relativeFrom="paragraph">
                  <wp:posOffset>244475</wp:posOffset>
                </wp:positionV>
                <wp:extent cx="190500" cy="272415"/>
                <wp:effectExtent l="0" t="0" r="0" b="0"/>
                <wp:wrapNone/>
                <wp:docPr id="103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0C5DCC" w14:textId="3BF012D4" w:rsidR="0023703D" w:rsidRPr="007060E4" w:rsidRDefault="008515C5" w:rsidP="0023703D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J</w:t>
                            </w:r>
                            <w:r w:rsidR="0023703D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397C485B" wp14:editId="6FF0A3C5">
                                  <wp:extent cx="0" cy="0"/>
                                  <wp:effectExtent l="0" t="0" r="0" b="0"/>
                                  <wp:docPr id="288" name="Imagem 28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FD9F2C" id="_x0000_s1039" type="#_x0000_t202" style="position:absolute;margin-left:10.3pt;margin-top:19.25pt;width:15pt;height:21.45pt;z-index:2516689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" filled="f" stroked="f">
                <v:textbox>
                  <w:txbxContent>
                    <w:p w14:paraId="390C5DCC" w14:textId="3BF012D4" w:rsidR="0023703D" w:rsidRPr="007060E4" w:rsidRDefault="008515C5" w:rsidP="0023703D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J</w:t>
                      </w:r>
                      <w:r w:rsidR="0023703D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397C485B" wp14:editId="6FF0A3C5">
                            <wp:extent cx="0" cy="0"/>
                            <wp:effectExtent l="0" t="0" r="0" b="0"/>
                            <wp:docPr id="288" name="Imagem 28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73088" behindDoc="0" locked="0" layoutInCell="1" allowOverlap="1" wp14:anchorId="1DB55BF2" wp14:editId="2A62AFF9">
                <wp:simplePos x="0" y="0"/>
                <wp:positionH relativeFrom="margin">
                  <wp:posOffset>2793365</wp:posOffset>
                </wp:positionH>
                <wp:positionV relativeFrom="paragraph">
                  <wp:posOffset>285115</wp:posOffset>
                </wp:positionV>
                <wp:extent cx="190500" cy="272415"/>
                <wp:effectExtent l="0" t="0" r="0" b="0"/>
                <wp:wrapNone/>
                <wp:docPr id="105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3275C5" w14:textId="519FADC2" w:rsidR="0023703D" w:rsidRPr="007060E4" w:rsidRDefault="008515C5" w:rsidP="0023703D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K</w:t>
                            </w:r>
                            <w:r w:rsidR="0023703D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21A5DD49" wp14:editId="73270472">
                                  <wp:extent cx="0" cy="0"/>
                                  <wp:effectExtent l="0" t="0" r="0" b="0"/>
                                  <wp:docPr id="289" name="Imagem 28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B55BF2" id="_x0000_s1040" type="#_x0000_t202" style="position:absolute;margin-left:219.95pt;margin-top:22.45pt;width:15pt;height:21.45pt;z-index:2516730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" filled="f" stroked="f">
                <v:textbox>
                  <w:txbxContent>
                    <w:p w14:paraId="763275C5" w14:textId="519FADC2" w:rsidR="0023703D" w:rsidRPr="007060E4" w:rsidRDefault="008515C5" w:rsidP="0023703D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K</w:t>
                      </w:r>
                      <w:r w:rsidR="0023703D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21A5DD49" wp14:editId="73270472">
                            <wp:extent cx="0" cy="0"/>
                            <wp:effectExtent l="0" t="0" r="0" b="0"/>
                            <wp:docPr id="289" name="Imagem 28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1F95963" w14:textId="4559F348" w:rsidR="002A5EC9" w:rsidRDefault="00FE14AD" w:rsidP="007820BE">
      <w:pPr>
        <w:spacing w:line="360" w:lineRule="auto"/>
        <w:rPr>
          <w:lang w:val="en-US"/>
        </w:rPr>
      </w:pPr>
      <w:r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86752" behindDoc="0" locked="0" layoutInCell="1" allowOverlap="1" wp14:anchorId="12633F3B" wp14:editId="70CE8850">
                <wp:simplePos x="0" y="0"/>
                <wp:positionH relativeFrom="column">
                  <wp:posOffset>453390</wp:posOffset>
                </wp:positionH>
                <wp:positionV relativeFrom="paragraph">
                  <wp:posOffset>1729105</wp:posOffset>
                </wp:positionV>
                <wp:extent cx="590550" cy="189865"/>
                <wp:effectExtent l="0" t="0" r="0" b="635"/>
                <wp:wrapNone/>
                <wp:docPr id="36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0550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E55B48" w14:textId="77777777" w:rsidR="002A5EC9" w:rsidRPr="00FE14AD" w:rsidRDefault="002A5EC9" w:rsidP="002A5EC9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Samp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633F3B" id="_x0000_s1041" type="#_x0000_t202" style="position:absolute;margin-left:35.7pt;margin-top:136.15pt;width:46.5pt;height:14.95pt;z-index:251786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" filled="f" stroked="f">
                <v:textbox>
                  <w:txbxContent>
                    <w:p w14:paraId="4BE55B48" w14:textId="77777777" w:rsidR="002A5EC9" w:rsidRPr="00FE14AD" w:rsidRDefault="002A5EC9" w:rsidP="002A5EC9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Sample</w:t>
                      </w:r>
                    </w:p>
                  </w:txbxContent>
                </v:textbox>
              </v:shape>
            </w:pict>
          </mc:Fallback>
        </mc:AlternateContent>
      </w:r>
      <w:r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90848" behindDoc="0" locked="0" layoutInCell="1" allowOverlap="1" wp14:anchorId="05873227" wp14:editId="6F0F4753">
                <wp:simplePos x="0" y="0"/>
                <wp:positionH relativeFrom="column">
                  <wp:posOffset>1148715</wp:posOffset>
                </wp:positionH>
                <wp:positionV relativeFrom="paragraph">
                  <wp:posOffset>1729105</wp:posOffset>
                </wp:positionV>
                <wp:extent cx="552450" cy="199390"/>
                <wp:effectExtent l="0" t="0" r="0" b="0"/>
                <wp:wrapNone/>
                <wp:docPr id="38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" cy="1993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59CC00" w14:textId="77777777" w:rsidR="00FE14AD" w:rsidRPr="00FE14AD" w:rsidRDefault="00FE14AD" w:rsidP="00FE14AD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Blank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873227" id="_x0000_s1042" type="#_x0000_t202" style="position:absolute;margin-left:90.45pt;margin-top:136.15pt;width:43.5pt;height:15.7pt;z-index:251790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" filled="f" stroked="f">
                <v:textbox>
                  <w:txbxContent>
                    <w:p w14:paraId="2159CC00" w14:textId="77777777" w:rsidR="00FE14AD" w:rsidRPr="00FE14AD" w:rsidRDefault="00FE14AD" w:rsidP="00FE14AD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Blank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85728" behindDoc="0" locked="0" layoutInCell="1" allowOverlap="1" wp14:anchorId="35E3ABBE" wp14:editId="6A555275">
                <wp:simplePos x="0" y="0"/>
                <wp:positionH relativeFrom="column">
                  <wp:posOffset>967105</wp:posOffset>
                </wp:positionH>
                <wp:positionV relativeFrom="paragraph">
                  <wp:posOffset>1823720</wp:posOffset>
                </wp:positionV>
                <wp:extent cx="277495" cy="0"/>
                <wp:effectExtent l="0" t="19050" r="8255" b="19050"/>
                <wp:wrapNone/>
                <wp:docPr id="35" name="Conector reto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9D245FE" id="Conector reto 35" o:spid="_x0000_s1026" style="position:absolute;z-index:251785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6.15pt,143.6pt" to="98pt,14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" strokecolor="#a5a5a5 [2092]" strokeweight="2.25pt">
                <v:stroke joinstyle="miter"/>
              </v:lin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84704" behindDoc="0" locked="0" layoutInCell="1" allowOverlap="1" wp14:anchorId="6E358530" wp14:editId="130F0E02">
                <wp:simplePos x="0" y="0"/>
                <wp:positionH relativeFrom="column">
                  <wp:posOffset>244475</wp:posOffset>
                </wp:positionH>
                <wp:positionV relativeFrom="paragraph">
                  <wp:posOffset>1826895</wp:posOffset>
                </wp:positionV>
                <wp:extent cx="277495" cy="0"/>
                <wp:effectExtent l="0" t="19050" r="8255" b="19050"/>
                <wp:wrapNone/>
                <wp:docPr id="34" name="Conector reto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accent1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9022A32" id="Conector reto 34" o:spid="_x0000_s1026" style="position:absolute;z-index:251784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.25pt,143.85pt" to="41.1pt,14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" strokecolor="#2f5496 [2404]" strokeweight="2.25pt">
                <v:stroke joinstyle="miter"/>
              </v:line>
            </w:pict>
          </mc:Fallback>
        </mc:AlternateContent>
      </w:r>
      <w:r w:rsidR="007820BE">
        <w:rPr>
          <w:noProof/>
          <w:lang w:eastAsia="pt-BR"/>
        </w:rPr>
        <w:drawing>
          <wp:inline distT="0" distB="0" distL="0" distR="0" wp14:anchorId="56B98511" wp14:editId="4C9FCCBF">
            <wp:extent cx="2779776" cy="1737360"/>
            <wp:effectExtent l="0" t="0" r="1905" b="0"/>
            <wp:docPr id="74" name="Imagem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t Curve Plot P62 maria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0641" cy="173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3703D">
        <w:rPr>
          <w:rFonts w:ascii="Arial" w:hAnsi="Arial" w:cs="Arial"/>
          <w:bCs/>
          <w:noProof/>
          <w:color w:val="202122"/>
          <w:sz w:val="20"/>
          <w:szCs w:val="20"/>
          <w:shd w:val="clear" w:color="auto" w:fill="FFFFFF"/>
          <w:lang w:eastAsia="pt-BR"/>
        </w:rPr>
        <w:drawing>
          <wp:inline distT="0" distB="0" distL="0" distR="0" wp14:anchorId="31DD0BBE" wp14:editId="08184654">
            <wp:extent cx="2604211" cy="1654867"/>
            <wp:effectExtent l="0" t="0" r="5715" b="2540"/>
            <wp:docPr id="86" name="Imagem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mplification Plot p62 maria.jpg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3" t="4523" r="4770" b="5295"/>
                    <a:stretch/>
                  </pic:blipFill>
                  <pic:spPr bwMode="auto">
                    <a:xfrm>
                      <a:off x="0" y="0"/>
                      <a:ext cx="2607219" cy="16567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D6F4F6" w14:textId="1F80591C" w:rsidR="00C045EB" w:rsidRPr="00C045EB" w:rsidRDefault="00C045EB" w:rsidP="007820BE">
      <w:pPr>
        <w:spacing w:line="360" w:lineRule="auto"/>
        <w:rPr>
          <w:rFonts w:ascii="Arial" w:hAnsi="Arial" w:cs="Arial"/>
          <w:lang w:val="en-US"/>
        </w:rPr>
      </w:pPr>
    </w:p>
    <w:p w14:paraId="19E7558D" w14:textId="3113905B" w:rsidR="00C045EB" w:rsidRDefault="00C045EB" w:rsidP="00245745">
      <w:pPr>
        <w:widowControl w:val="0"/>
        <w:tabs>
          <w:tab w:val="left" w:pos="142"/>
        </w:tabs>
        <w:autoSpaceDE w:val="0"/>
        <w:autoSpaceDN w:val="0"/>
        <w:adjustRightInd w:val="0"/>
        <w:spacing w:line="360" w:lineRule="auto"/>
        <w:ind w:left="640" w:hanging="640"/>
        <w:jc w:val="both"/>
        <w:rPr>
          <w:lang w:val="en-US"/>
        </w:rPr>
      </w:pPr>
      <w:r w:rsidRPr="00C045EB">
        <w:rPr>
          <w:rFonts w:ascii="Arial" w:hAnsi="Arial" w:cs="Arial"/>
          <w:lang w:val="en-US"/>
        </w:rPr>
        <w:fldChar w:fldCharType="begin" w:fldLock="1"/>
      </w:r>
      <w:r w:rsidRPr="00C045EB">
        <w:rPr>
          <w:rFonts w:ascii="Arial" w:hAnsi="Arial" w:cs="Arial"/>
          <w:lang w:val="en-US"/>
        </w:rPr>
        <w:instrText xml:space="preserve">ADDIN Mendeley Bibliography CSL_BIBLIOGRAPHY </w:instrText>
      </w:r>
      <w:r w:rsidRPr="00C045EB">
        <w:rPr>
          <w:rFonts w:ascii="Arial" w:hAnsi="Arial" w:cs="Arial"/>
          <w:lang w:val="en-US"/>
        </w:rPr>
        <w:fldChar w:fldCharType="separate"/>
      </w:r>
      <w:r w:rsidR="00245745" w:rsidRPr="00245745">
        <w:rPr>
          <w:rFonts w:ascii="Arial" w:hAnsi="Arial" w:cs="Arial"/>
          <w:noProof/>
          <w:szCs w:val="24"/>
        </w:rPr>
        <w:t xml:space="preserve">1. </w:t>
      </w:r>
      <w:r w:rsidR="00245745" w:rsidRPr="00245745">
        <w:rPr>
          <w:rFonts w:ascii="Arial" w:hAnsi="Arial" w:cs="Arial"/>
          <w:noProof/>
          <w:szCs w:val="24"/>
        </w:rPr>
        <w:tab/>
        <w:t xml:space="preserve">Vandesompele J, Preter K De, Poppe B, Roy N Van, Paepe A De. Accurate normalization of real-time quantitative RT -PCR data by geometric averaging of multiple internal control genes. Genome Biol. 2002;3:1–12. </w:t>
      </w:r>
      <w:r w:rsidRPr="00C045EB">
        <w:rPr>
          <w:rFonts w:ascii="Arial" w:hAnsi="Arial" w:cs="Arial"/>
          <w:lang w:val="en-US"/>
        </w:rPr>
        <w:fldChar w:fldCharType="end"/>
      </w:r>
    </w:p>
    <w:sectPr w:rsidR="00C045EB" w:rsidSect="00FA0409">
      <w:type w:val="continuous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94B3DB2" w14:textId="77777777" w:rsidR="004235C1" w:rsidRDefault="004235C1" w:rsidP="00842991">
      <w:pPr>
        <w:spacing w:after="0" w:line="240" w:lineRule="auto"/>
      </w:pPr>
      <w:r>
        <w:separator/>
      </w:r>
    </w:p>
  </w:endnote>
  <w:endnote w:type="continuationSeparator" w:id="0">
    <w:p w14:paraId="71AC9755" w14:textId="77777777" w:rsidR="004235C1" w:rsidRDefault="004235C1" w:rsidP="008429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579BF4" w14:textId="77777777" w:rsidR="004235C1" w:rsidRDefault="004235C1" w:rsidP="00842991">
      <w:pPr>
        <w:spacing w:after="0" w:line="240" w:lineRule="auto"/>
      </w:pPr>
      <w:r>
        <w:separator/>
      </w:r>
    </w:p>
  </w:footnote>
  <w:footnote w:type="continuationSeparator" w:id="0">
    <w:p w14:paraId="712845C3" w14:textId="77777777" w:rsidR="004235C1" w:rsidRDefault="004235C1" w:rsidP="0084299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38CD"/>
    <w:rsid w:val="00003F33"/>
    <w:rsid w:val="000045DD"/>
    <w:rsid w:val="0001279A"/>
    <w:rsid w:val="00014B96"/>
    <w:rsid w:val="00024943"/>
    <w:rsid w:val="00030416"/>
    <w:rsid w:val="0003733A"/>
    <w:rsid w:val="000375AC"/>
    <w:rsid w:val="000475A5"/>
    <w:rsid w:val="000547DC"/>
    <w:rsid w:val="0006469C"/>
    <w:rsid w:val="000664BA"/>
    <w:rsid w:val="00071717"/>
    <w:rsid w:val="0008149F"/>
    <w:rsid w:val="00082F32"/>
    <w:rsid w:val="000931B5"/>
    <w:rsid w:val="00093857"/>
    <w:rsid w:val="00095D53"/>
    <w:rsid w:val="000A1FFB"/>
    <w:rsid w:val="000A4FC4"/>
    <w:rsid w:val="000A707A"/>
    <w:rsid w:val="000D0FB4"/>
    <w:rsid w:val="000D1E0C"/>
    <w:rsid w:val="000D2200"/>
    <w:rsid w:val="000F1736"/>
    <w:rsid w:val="0010028B"/>
    <w:rsid w:val="001020D5"/>
    <w:rsid w:val="00112C8B"/>
    <w:rsid w:val="00114AB5"/>
    <w:rsid w:val="00121E42"/>
    <w:rsid w:val="0012353D"/>
    <w:rsid w:val="00126FA7"/>
    <w:rsid w:val="00146FF9"/>
    <w:rsid w:val="00147210"/>
    <w:rsid w:val="00150DEB"/>
    <w:rsid w:val="0016182B"/>
    <w:rsid w:val="0016732C"/>
    <w:rsid w:val="00173E5B"/>
    <w:rsid w:val="00177F8C"/>
    <w:rsid w:val="00184C78"/>
    <w:rsid w:val="00192425"/>
    <w:rsid w:val="00194317"/>
    <w:rsid w:val="00196661"/>
    <w:rsid w:val="001B4576"/>
    <w:rsid w:val="001B5179"/>
    <w:rsid w:val="001C6803"/>
    <w:rsid w:val="001C6E78"/>
    <w:rsid w:val="001D3E02"/>
    <w:rsid w:val="001F0724"/>
    <w:rsid w:val="001F2E6F"/>
    <w:rsid w:val="00204A55"/>
    <w:rsid w:val="00204E1A"/>
    <w:rsid w:val="00210B4F"/>
    <w:rsid w:val="00217A97"/>
    <w:rsid w:val="00221AC8"/>
    <w:rsid w:val="002220D8"/>
    <w:rsid w:val="00234F6B"/>
    <w:rsid w:val="00235DEF"/>
    <w:rsid w:val="0023703D"/>
    <w:rsid w:val="002410E8"/>
    <w:rsid w:val="00245745"/>
    <w:rsid w:val="0026658F"/>
    <w:rsid w:val="00283547"/>
    <w:rsid w:val="002A5EC9"/>
    <w:rsid w:val="002B5FA6"/>
    <w:rsid w:val="002C58D0"/>
    <w:rsid w:val="002F0C1C"/>
    <w:rsid w:val="002F398B"/>
    <w:rsid w:val="002F4787"/>
    <w:rsid w:val="003049FC"/>
    <w:rsid w:val="003243B8"/>
    <w:rsid w:val="0036227E"/>
    <w:rsid w:val="00362346"/>
    <w:rsid w:val="0037509A"/>
    <w:rsid w:val="00383793"/>
    <w:rsid w:val="00384567"/>
    <w:rsid w:val="003874CD"/>
    <w:rsid w:val="00390248"/>
    <w:rsid w:val="003A4AB4"/>
    <w:rsid w:val="003B7F2F"/>
    <w:rsid w:val="003D0A91"/>
    <w:rsid w:val="003E606D"/>
    <w:rsid w:val="00404549"/>
    <w:rsid w:val="00416FE7"/>
    <w:rsid w:val="004235C1"/>
    <w:rsid w:val="00444DC1"/>
    <w:rsid w:val="00453DDD"/>
    <w:rsid w:val="00486FFC"/>
    <w:rsid w:val="00491D56"/>
    <w:rsid w:val="00494981"/>
    <w:rsid w:val="004A086B"/>
    <w:rsid w:val="004A6586"/>
    <w:rsid w:val="004A7652"/>
    <w:rsid w:val="004A7F02"/>
    <w:rsid w:val="004B1BAB"/>
    <w:rsid w:val="004E3EDB"/>
    <w:rsid w:val="004F0631"/>
    <w:rsid w:val="004F60B6"/>
    <w:rsid w:val="00502430"/>
    <w:rsid w:val="00511880"/>
    <w:rsid w:val="0052172D"/>
    <w:rsid w:val="00524C6F"/>
    <w:rsid w:val="005376D4"/>
    <w:rsid w:val="0054293F"/>
    <w:rsid w:val="005451F9"/>
    <w:rsid w:val="005538CD"/>
    <w:rsid w:val="00561D26"/>
    <w:rsid w:val="0056679C"/>
    <w:rsid w:val="00567DCE"/>
    <w:rsid w:val="0057725E"/>
    <w:rsid w:val="00585274"/>
    <w:rsid w:val="00585618"/>
    <w:rsid w:val="0059116D"/>
    <w:rsid w:val="005B2B43"/>
    <w:rsid w:val="005D7C7A"/>
    <w:rsid w:val="005E72D3"/>
    <w:rsid w:val="005F3C07"/>
    <w:rsid w:val="00604E7D"/>
    <w:rsid w:val="00611270"/>
    <w:rsid w:val="0061759E"/>
    <w:rsid w:val="00627369"/>
    <w:rsid w:val="0063557A"/>
    <w:rsid w:val="0063559F"/>
    <w:rsid w:val="00644C99"/>
    <w:rsid w:val="006602F7"/>
    <w:rsid w:val="00662F27"/>
    <w:rsid w:val="006653D2"/>
    <w:rsid w:val="00667C4A"/>
    <w:rsid w:val="006A0D55"/>
    <w:rsid w:val="006A431A"/>
    <w:rsid w:val="006B3017"/>
    <w:rsid w:val="006B668B"/>
    <w:rsid w:val="006C6FFF"/>
    <w:rsid w:val="006E4ECE"/>
    <w:rsid w:val="006E5DEF"/>
    <w:rsid w:val="006E60ED"/>
    <w:rsid w:val="00701512"/>
    <w:rsid w:val="00702B22"/>
    <w:rsid w:val="00704F54"/>
    <w:rsid w:val="007257B3"/>
    <w:rsid w:val="00746F31"/>
    <w:rsid w:val="0075272C"/>
    <w:rsid w:val="00754296"/>
    <w:rsid w:val="007554B8"/>
    <w:rsid w:val="00780DC3"/>
    <w:rsid w:val="007820BE"/>
    <w:rsid w:val="00782E70"/>
    <w:rsid w:val="00791D05"/>
    <w:rsid w:val="007A2ADA"/>
    <w:rsid w:val="007B0033"/>
    <w:rsid w:val="007C6476"/>
    <w:rsid w:val="007D7419"/>
    <w:rsid w:val="007E61C7"/>
    <w:rsid w:val="00802BB6"/>
    <w:rsid w:val="00803B8B"/>
    <w:rsid w:val="00814C2B"/>
    <w:rsid w:val="0081680F"/>
    <w:rsid w:val="00825B36"/>
    <w:rsid w:val="00826F36"/>
    <w:rsid w:val="00831D61"/>
    <w:rsid w:val="00840013"/>
    <w:rsid w:val="00842991"/>
    <w:rsid w:val="008515C5"/>
    <w:rsid w:val="00871401"/>
    <w:rsid w:val="00880461"/>
    <w:rsid w:val="00886400"/>
    <w:rsid w:val="00897C52"/>
    <w:rsid w:val="008E298D"/>
    <w:rsid w:val="008E4A99"/>
    <w:rsid w:val="008E5986"/>
    <w:rsid w:val="00901298"/>
    <w:rsid w:val="00924ACB"/>
    <w:rsid w:val="00927B92"/>
    <w:rsid w:val="00932C52"/>
    <w:rsid w:val="00934E42"/>
    <w:rsid w:val="00942AB5"/>
    <w:rsid w:val="009434AF"/>
    <w:rsid w:val="009523D7"/>
    <w:rsid w:val="00962B57"/>
    <w:rsid w:val="00986E39"/>
    <w:rsid w:val="00997822"/>
    <w:rsid w:val="009A07C2"/>
    <w:rsid w:val="009B0368"/>
    <w:rsid w:val="009B14FF"/>
    <w:rsid w:val="009D794E"/>
    <w:rsid w:val="009E6D4C"/>
    <w:rsid w:val="009E7F4C"/>
    <w:rsid w:val="009F47D2"/>
    <w:rsid w:val="00A0164F"/>
    <w:rsid w:val="00A14763"/>
    <w:rsid w:val="00A55A13"/>
    <w:rsid w:val="00A56BA2"/>
    <w:rsid w:val="00A62C3C"/>
    <w:rsid w:val="00A6554F"/>
    <w:rsid w:val="00A704C9"/>
    <w:rsid w:val="00A722E4"/>
    <w:rsid w:val="00A73E78"/>
    <w:rsid w:val="00A77F46"/>
    <w:rsid w:val="00A838CB"/>
    <w:rsid w:val="00A958EE"/>
    <w:rsid w:val="00AA0239"/>
    <w:rsid w:val="00AB2AD7"/>
    <w:rsid w:val="00AD74AC"/>
    <w:rsid w:val="00AE44F8"/>
    <w:rsid w:val="00B31B8F"/>
    <w:rsid w:val="00B32D03"/>
    <w:rsid w:val="00B3300B"/>
    <w:rsid w:val="00B431C8"/>
    <w:rsid w:val="00B671F7"/>
    <w:rsid w:val="00B72E93"/>
    <w:rsid w:val="00B76AA6"/>
    <w:rsid w:val="00B95DB8"/>
    <w:rsid w:val="00BD0402"/>
    <w:rsid w:val="00BE792E"/>
    <w:rsid w:val="00BF2913"/>
    <w:rsid w:val="00BF3583"/>
    <w:rsid w:val="00C045EB"/>
    <w:rsid w:val="00C078A6"/>
    <w:rsid w:val="00C23513"/>
    <w:rsid w:val="00C241C8"/>
    <w:rsid w:val="00C32851"/>
    <w:rsid w:val="00C337C0"/>
    <w:rsid w:val="00C368C5"/>
    <w:rsid w:val="00C43FDA"/>
    <w:rsid w:val="00C67387"/>
    <w:rsid w:val="00C762E5"/>
    <w:rsid w:val="00C764EC"/>
    <w:rsid w:val="00CA0BC3"/>
    <w:rsid w:val="00CB3C70"/>
    <w:rsid w:val="00CB6B0C"/>
    <w:rsid w:val="00CC16B3"/>
    <w:rsid w:val="00CC504E"/>
    <w:rsid w:val="00CD6600"/>
    <w:rsid w:val="00CE1FB1"/>
    <w:rsid w:val="00CE6D91"/>
    <w:rsid w:val="00D00EB4"/>
    <w:rsid w:val="00D03F5F"/>
    <w:rsid w:val="00D1715A"/>
    <w:rsid w:val="00D226BE"/>
    <w:rsid w:val="00D24705"/>
    <w:rsid w:val="00D24BDC"/>
    <w:rsid w:val="00D26B04"/>
    <w:rsid w:val="00D35AD0"/>
    <w:rsid w:val="00D43DA8"/>
    <w:rsid w:val="00D46356"/>
    <w:rsid w:val="00D52D5A"/>
    <w:rsid w:val="00D541E4"/>
    <w:rsid w:val="00D62653"/>
    <w:rsid w:val="00D7114B"/>
    <w:rsid w:val="00D7319D"/>
    <w:rsid w:val="00D90CB6"/>
    <w:rsid w:val="00D92A21"/>
    <w:rsid w:val="00DB72C4"/>
    <w:rsid w:val="00DC654A"/>
    <w:rsid w:val="00DC7C3C"/>
    <w:rsid w:val="00DD44E7"/>
    <w:rsid w:val="00DD4E1B"/>
    <w:rsid w:val="00DE53C0"/>
    <w:rsid w:val="00DF3012"/>
    <w:rsid w:val="00DF50A2"/>
    <w:rsid w:val="00DF5248"/>
    <w:rsid w:val="00E015FB"/>
    <w:rsid w:val="00E04460"/>
    <w:rsid w:val="00E26203"/>
    <w:rsid w:val="00E2659C"/>
    <w:rsid w:val="00E273F4"/>
    <w:rsid w:val="00E43FFD"/>
    <w:rsid w:val="00E5683D"/>
    <w:rsid w:val="00E57691"/>
    <w:rsid w:val="00E81076"/>
    <w:rsid w:val="00E91D80"/>
    <w:rsid w:val="00E9734F"/>
    <w:rsid w:val="00EC0F07"/>
    <w:rsid w:val="00EC1238"/>
    <w:rsid w:val="00EC4218"/>
    <w:rsid w:val="00EC666C"/>
    <w:rsid w:val="00EE5CCB"/>
    <w:rsid w:val="00F11A98"/>
    <w:rsid w:val="00F15134"/>
    <w:rsid w:val="00F32236"/>
    <w:rsid w:val="00F34C6D"/>
    <w:rsid w:val="00F35D5D"/>
    <w:rsid w:val="00F576C6"/>
    <w:rsid w:val="00F6450E"/>
    <w:rsid w:val="00F726EC"/>
    <w:rsid w:val="00F76DF3"/>
    <w:rsid w:val="00F77F9B"/>
    <w:rsid w:val="00F8091B"/>
    <w:rsid w:val="00F84D62"/>
    <w:rsid w:val="00F91292"/>
    <w:rsid w:val="00FA0409"/>
    <w:rsid w:val="00FA561C"/>
    <w:rsid w:val="00FB2196"/>
    <w:rsid w:val="00FD35E9"/>
    <w:rsid w:val="00FD4391"/>
    <w:rsid w:val="00FE14AD"/>
    <w:rsid w:val="00FF43F6"/>
    <w:rsid w:val="153AA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0B81C4A"/>
  <w15:docId w15:val="{D73C6B99-E050-4B18-B153-6299A068B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7F46"/>
    <w:pPr>
      <w:spacing w:after="200" w:line="276" w:lineRule="auto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Default">
    <w:name w:val="Default"/>
    <w:rsid w:val="0003041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elaSimples21">
    <w:name w:val="Tabela Simples 21"/>
    <w:basedOn w:val="Tabelanormal"/>
    <w:uiPriority w:val="42"/>
    <w:rsid w:val="000664B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extodebalo">
    <w:name w:val="Balloon Text"/>
    <w:basedOn w:val="Normal"/>
    <w:link w:val="TextodebaloChar"/>
    <w:uiPriority w:val="99"/>
    <w:semiHidden/>
    <w:unhideWhenUsed/>
    <w:rsid w:val="00204E1A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04E1A"/>
    <w:rPr>
      <w:rFonts w:ascii="Lucida Grande" w:hAnsi="Lucida Grande"/>
      <w:sz w:val="18"/>
      <w:szCs w:val="18"/>
    </w:rPr>
  </w:style>
  <w:style w:type="paragraph" w:styleId="Ttulo">
    <w:name w:val="Title"/>
    <w:basedOn w:val="Normal"/>
    <w:next w:val="Normal"/>
    <w:link w:val="TtuloChar"/>
    <w:uiPriority w:val="10"/>
    <w:qFormat/>
    <w:rsid w:val="00F35D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F35D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Refdecomentrio">
    <w:name w:val="annotation reference"/>
    <w:basedOn w:val="Fontepargpadro"/>
    <w:uiPriority w:val="99"/>
    <w:semiHidden/>
    <w:unhideWhenUsed/>
    <w:rsid w:val="00840013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840013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840013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840013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840013"/>
    <w:rPr>
      <w:b/>
      <w:bCs/>
      <w:sz w:val="20"/>
      <w:szCs w:val="20"/>
    </w:rPr>
  </w:style>
  <w:style w:type="table" w:styleId="Tabelacomgrade">
    <w:name w:val="Table Grid"/>
    <w:basedOn w:val="Tabelanormal"/>
    <w:uiPriority w:val="39"/>
    <w:rsid w:val="00E262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SombreamentoClaro">
    <w:name w:val="Light Shading"/>
    <w:basedOn w:val="Tabelanormal"/>
    <w:uiPriority w:val="60"/>
    <w:rsid w:val="00F3223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mentoMdio2-nfase3">
    <w:name w:val="Medium Shading 2 Accent 3"/>
    <w:basedOn w:val="Tabelanormal"/>
    <w:uiPriority w:val="64"/>
    <w:rsid w:val="00F3223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staMdia2">
    <w:name w:val="Medium List 2"/>
    <w:basedOn w:val="Tabelanormal"/>
    <w:uiPriority w:val="66"/>
    <w:rsid w:val="00F76D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styleId="Cabealho">
    <w:name w:val="header"/>
    <w:basedOn w:val="Normal"/>
    <w:link w:val="CabealhoChar"/>
    <w:uiPriority w:val="99"/>
    <w:unhideWhenUsed/>
    <w:rsid w:val="0084299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842991"/>
  </w:style>
  <w:style w:type="paragraph" w:styleId="Rodap">
    <w:name w:val="footer"/>
    <w:basedOn w:val="Normal"/>
    <w:link w:val="RodapChar"/>
    <w:uiPriority w:val="99"/>
    <w:unhideWhenUsed/>
    <w:rsid w:val="0084299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8429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4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1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412935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641581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2954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05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452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075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44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45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7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72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38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4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1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9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9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56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5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1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5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1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7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84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97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8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1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6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0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9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5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1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7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2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1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image" Target="media/image7.jpg"/><Relationship Id="rId18" Type="http://schemas.openxmlformats.org/officeDocument/2006/relationships/image" Target="media/image12.jpg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image" Target="media/image6.png"/><Relationship Id="rId17" Type="http://schemas.openxmlformats.org/officeDocument/2006/relationships/image" Target="media/image11.jpg"/><Relationship Id="rId2" Type="http://schemas.openxmlformats.org/officeDocument/2006/relationships/styles" Target="styles.xml"/><Relationship Id="rId16" Type="http://schemas.openxmlformats.org/officeDocument/2006/relationships/image" Target="media/image10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g"/><Relationship Id="rId5" Type="http://schemas.openxmlformats.org/officeDocument/2006/relationships/footnotes" Target="footnotes.xml"/><Relationship Id="rId15" Type="http://schemas.openxmlformats.org/officeDocument/2006/relationships/image" Target="media/image9.jpg"/><Relationship Id="rId10" Type="http://schemas.openxmlformats.org/officeDocument/2006/relationships/image" Target="media/image4.jp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jp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671283-43C0-4CCC-A175-FD7576FE17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434</Words>
  <Characters>2346</Characters>
  <Application>Microsoft Office Word</Application>
  <DocSecurity>0</DocSecurity>
  <Lines>19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Scervino</dc:creator>
  <cp:keywords/>
  <dc:description/>
  <cp:lastModifiedBy>Maria Scervino</cp:lastModifiedBy>
  <cp:revision>11</cp:revision>
  <dcterms:created xsi:type="dcterms:W3CDTF">2021-02-05T16:18:00Z</dcterms:created>
  <dcterms:modified xsi:type="dcterms:W3CDTF">2021-02-05T1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e312c1b-757b-308c-b82d-09ff1732badb</vt:lpwstr>
  </property>
  <property fmtid="{D5CDD505-2E9C-101B-9397-08002B2CF9AE}" pid="24" name="Mendeley Citation Style_1">
    <vt:lpwstr>http://www.zotero.org/styles/vancouver</vt:lpwstr>
  </property>
</Properties>
</file>